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8E18E7" w14:textId="0C3ADD20" w:rsidR="00FB3D88" w:rsidRPr="00F06774" w:rsidRDefault="00E968C4" w:rsidP="00F06774">
      <w:pPr>
        <w:spacing w:line="480" w:lineRule="auto"/>
        <w:jc w:val="center"/>
        <w:rPr>
          <w:u w:val="single"/>
        </w:rPr>
      </w:pPr>
      <w:r w:rsidRPr="00F06774">
        <w:rPr>
          <w:u w:val="single"/>
        </w:rPr>
        <w:t>Supplementary file</w:t>
      </w:r>
    </w:p>
    <w:p w14:paraId="4941DD74" w14:textId="77777777" w:rsidR="00F06774" w:rsidRPr="00F06774" w:rsidRDefault="00F06774" w:rsidP="00F06774">
      <w:pPr>
        <w:spacing w:line="480" w:lineRule="auto"/>
        <w:jc w:val="center"/>
        <w:rPr>
          <w:u w:val="single"/>
        </w:rPr>
      </w:pPr>
    </w:p>
    <w:p w14:paraId="63487CE4" w14:textId="0D7EACD5" w:rsidR="00817C95" w:rsidRPr="00F06774" w:rsidRDefault="00B12998" w:rsidP="00817C95">
      <w:pPr>
        <w:spacing w:line="480" w:lineRule="auto"/>
        <w:rPr>
          <w:lang w:val="en-US"/>
        </w:rPr>
      </w:pPr>
      <w:r w:rsidRPr="00F06774">
        <w:t>The propensity score for the epicardial group was calculated by a logistic regression model using the demographics which were significantly different at baseline, and these included chronic kidney disease, chronic obstructive pulmonary disease and New York Hear</w:t>
      </w:r>
      <w:r w:rsidR="00144318">
        <w:t>t</w:t>
      </w:r>
      <w:r w:rsidRPr="00F06774">
        <w:t xml:space="preserve"> Association functional class.</w:t>
      </w:r>
      <w:r w:rsidR="00144318">
        <w:t xml:space="preserve"> </w:t>
      </w:r>
      <w:r w:rsidRPr="00F06774">
        <w:t xml:space="preserve">Endocardial upgrade recipients were matched 1:1 to </w:t>
      </w:r>
      <w:r w:rsidR="00144318">
        <w:t>coronary sinus</w:t>
      </w:r>
      <w:r w:rsidRPr="00F06774">
        <w:t xml:space="preserve"> upgrade recipients by their </w:t>
      </w:r>
      <w:r w:rsidR="00F06774">
        <w:t>propensity scores</w:t>
      </w:r>
      <w:r w:rsidRPr="00F06774">
        <w:t>, using the nearest neighbour method with a calliper of 0.20 and no replacements</w:t>
      </w:r>
      <w:r w:rsidR="00817C95" w:rsidRPr="00F06774">
        <w:t xml:space="preserve"> (R-studio, package </w:t>
      </w:r>
      <w:proofErr w:type="spellStart"/>
      <w:r w:rsidR="00817C95" w:rsidRPr="00F06774">
        <w:rPr>
          <w:i/>
          <w:iCs/>
        </w:rPr>
        <w:t>Matchit</w:t>
      </w:r>
      <w:proofErr w:type="spellEnd"/>
      <w:r w:rsidR="00817C95" w:rsidRPr="00F06774">
        <w:t>)</w:t>
      </w:r>
      <w:r w:rsidR="00817C95" w:rsidRPr="00F06774">
        <w:fldChar w:fldCharType="begin" w:fldLock="1"/>
      </w:r>
      <w:r w:rsidR="00817C95" w:rsidRPr="00F06774">
        <w:instrText>ADDIN CSL_CITATION {"citationItems":[{"id":"ITEM-1","itemData":{"DOI":"10.18637/jss.v042.i08","ISBN":"1548-7660","ISSN":"1548-7660","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author":[{"dropping-particle":"","family":"Ho","given":"Daniel E.","non-dropping-particle":"","parse-names":false,"suffix":""},{"dropping-particle":"","family":"King","given":"Gary","non-dropping-particle":"","parse-names":false,"suffix":""},{"dropping-particle":"","family":"Stuart","given":"Elizabeth A","non-dropping-particle":"","parse-names":false,"suffix":""},{"dropping-particle":"","family":"Imai","given":"Kosuke","non-dropping-particle":"","parse-names":false,"suffix":""}],"container-title":"Journal Of Statistical Software","id":"ITEM-1","issue":"8","issued":{"date-parts":[["2011"]]},"page":"1-28","title":"MatchIt : Nonparametric Preprocessing for","type":"article-journal","volume":"42"},"uris":["http://www.mendeley.com/documents/?uuid=91ea4547-18f7-4e71-9324-900a96117c77"]}],"mendeley":{"formattedCitation":"&lt;sup&gt;1&lt;/sup&gt;","plainTextFormattedCitation":"1","previouslyFormattedCitation":"&lt;sup&gt;1&lt;/sup&gt;"},"properties":{"noteIndex":0},"schema":"https://github.com/citation-style-language/schema/raw/master/csl-citation.json"}</w:instrText>
      </w:r>
      <w:r w:rsidR="00817C95" w:rsidRPr="00F06774">
        <w:fldChar w:fldCharType="separate"/>
      </w:r>
      <w:r w:rsidR="00817C95" w:rsidRPr="00F06774">
        <w:rPr>
          <w:noProof/>
          <w:vertAlign w:val="superscript"/>
        </w:rPr>
        <w:t>1</w:t>
      </w:r>
      <w:r w:rsidR="00817C95" w:rsidRPr="00F06774">
        <w:fldChar w:fldCharType="end"/>
      </w:r>
      <w:r w:rsidRPr="00F06774">
        <w:t>.</w:t>
      </w:r>
      <w:r w:rsidR="00144318">
        <w:t xml:space="preserve"> </w:t>
      </w:r>
      <w:r w:rsidR="00817C95" w:rsidRPr="00F06774">
        <w:t>An overall standardized mean difference of 0.0126 suggested balanced datasets</w:t>
      </w:r>
      <w:r w:rsidR="00817C95" w:rsidRPr="00F06774">
        <w:fldChar w:fldCharType="begin" w:fldLock="1"/>
      </w:r>
      <w:r w:rsidR="00817C95" w:rsidRPr="00F06774">
        <w:instrText>ADDIN CSL_CITATION {"citationItems":[{"id":"ITEM-1","itemData":{"DOI":"10.21037/atm.2018.12.10","ISSN":"23055839","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given":"","non-dropping-particle":"","parse-names":false,"suffix":""},{"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container-title":"Annals of Translational Medicine","id":"ITEM-1","issue":"1","issued":{"date-parts":[["2019"]]},"page":"16-16","title":"Balance diagnostics after propensity score matching","type":"article-journal","volume":"7"},"uris":["http://www.mendeley.com/documents/?uuid=facb9860-edb0-4a07-8ea9-7b60fd097cc3"]}],"mendeley":{"formattedCitation":"&lt;sup&gt;2&lt;/sup&gt;","plainTextFormattedCitation":"2","previouslyFormattedCitation":"&lt;sup&gt;2&lt;/sup&gt;"},"properties":{"noteIndex":0},"schema":"https://github.com/citation-style-language/schema/raw/master/csl-citation.json"}</w:instrText>
      </w:r>
      <w:r w:rsidR="00817C95" w:rsidRPr="00F06774">
        <w:fldChar w:fldCharType="separate"/>
      </w:r>
      <w:r w:rsidR="00817C95" w:rsidRPr="00F06774">
        <w:rPr>
          <w:noProof/>
          <w:vertAlign w:val="superscript"/>
        </w:rPr>
        <w:t>2</w:t>
      </w:r>
      <w:r w:rsidR="00817C95" w:rsidRPr="00F06774">
        <w:fldChar w:fldCharType="end"/>
      </w:r>
      <w:r w:rsidR="00817C95" w:rsidRPr="00F06774">
        <w:t xml:space="preserve">, as does the histogram demonstrating the </w:t>
      </w:r>
      <w:r w:rsidR="00804DED">
        <w:t>propensity scores</w:t>
      </w:r>
      <w:r w:rsidR="00817C95" w:rsidRPr="00F06774">
        <w:t xml:space="preserve"> distributions of the groups (supplementary figure S1).</w:t>
      </w:r>
      <w:r w:rsidR="00144318">
        <w:t xml:space="preserve"> </w:t>
      </w:r>
      <w:r w:rsidR="00817C95" w:rsidRPr="00F06774">
        <w:t>Overall, 58 patients in each intervention proceed to analysis</w:t>
      </w:r>
      <w:r w:rsidR="00144318">
        <w:t xml:space="preserve">. </w:t>
      </w:r>
      <w:r w:rsidR="00817C95" w:rsidRPr="00F06774">
        <w:t xml:space="preserve">Patients undergoing endocardial and coronary sinus upgrades had similar improvements in clinical composite score (72.7 vs 70.8%; </w:t>
      </w:r>
      <w:r w:rsidR="00817C95" w:rsidRPr="00F06774">
        <w:rPr>
          <w:i/>
          <w:iCs/>
        </w:rPr>
        <w:t xml:space="preserve">P </w:t>
      </w:r>
      <w:r w:rsidR="00817C95" w:rsidRPr="00F06774">
        <w:t>= 0.804) and reduction in left ventricular end-systolic volume</w:t>
      </w:r>
      <w:r w:rsidR="00817C95" w:rsidRPr="00F06774">
        <w:rPr>
          <w:color w:val="000000" w:themeColor="text1"/>
          <w:lang w:val="en-US"/>
        </w:rPr>
        <w:t xml:space="preserve"> </w:t>
      </w:r>
      <w:r w:rsidR="00817C95" w:rsidRPr="00F06774">
        <w:rPr>
          <w:color w:val="222222"/>
          <w:shd w:val="clear" w:color="auto" w:fill="FFFFFF"/>
          <w:lang w:val="en-US"/>
        </w:rPr>
        <w:t>≥</w:t>
      </w:r>
      <w:r w:rsidR="00817C95" w:rsidRPr="00F06774">
        <w:rPr>
          <w:lang w:val="en-US"/>
        </w:rPr>
        <w:t xml:space="preserve">15% (51.3 vs. 63.6%; </w:t>
      </w:r>
      <w:r w:rsidR="00817C95" w:rsidRPr="00F06774">
        <w:rPr>
          <w:i/>
          <w:iCs/>
          <w:lang w:val="en-US"/>
        </w:rPr>
        <w:t xml:space="preserve">P </w:t>
      </w:r>
      <w:r w:rsidR="00817C95" w:rsidRPr="00F06774">
        <w:rPr>
          <w:lang w:val="en-US"/>
        </w:rPr>
        <w:t>= 0.295).</w:t>
      </w:r>
    </w:p>
    <w:p w14:paraId="40DF6BBA" w14:textId="7738A104" w:rsidR="00B12998" w:rsidRPr="00F06774" w:rsidRDefault="00B12998" w:rsidP="00817C95"/>
    <w:p w14:paraId="52860E1D" w14:textId="1B619D6F" w:rsidR="00817C95" w:rsidRPr="00F06774" w:rsidRDefault="00817C95" w:rsidP="00817C95"/>
    <w:p w14:paraId="0AE179A1" w14:textId="6113BF98" w:rsidR="00817C95" w:rsidRPr="00F06774" w:rsidRDefault="00817C95" w:rsidP="00817C95">
      <w:r w:rsidRPr="00F06774">
        <w:rPr>
          <w:noProof/>
        </w:rPr>
        <w:lastRenderedPageBreak/>
        <w:drawing>
          <wp:inline distT="0" distB="0" distL="0" distR="0" wp14:anchorId="4DAA2759" wp14:editId="5D469FAC">
            <wp:extent cx="5379396" cy="3983854"/>
            <wp:effectExtent l="0" t="0" r="5715" b="4445"/>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5"/>
                    <a:stretch>
                      <a:fillRect/>
                    </a:stretch>
                  </pic:blipFill>
                  <pic:spPr>
                    <a:xfrm>
                      <a:off x="0" y="0"/>
                      <a:ext cx="5419732" cy="4013726"/>
                    </a:xfrm>
                    <a:prstGeom prst="rect">
                      <a:avLst/>
                    </a:prstGeom>
                  </pic:spPr>
                </pic:pic>
              </a:graphicData>
            </a:graphic>
          </wp:inline>
        </w:drawing>
      </w:r>
    </w:p>
    <w:p w14:paraId="385850DC" w14:textId="77777777" w:rsidR="00817C95" w:rsidRPr="00F06774" w:rsidRDefault="00817C95" w:rsidP="00817C95"/>
    <w:p w14:paraId="1A0B4C83" w14:textId="2EBCF132" w:rsidR="00817C95" w:rsidRPr="00F06774" w:rsidRDefault="00817C95" w:rsidP="00817C95">
      <w:r w:rsidRPr="00F06774">
        <w:rPr>
          <w:color w:val="333333"/>
          <w:shd w:val="clear" w:color="auto" w:fill="FFFFFF"/>
        </w:rPr>
        <w:t>Supplementary Figure S1 - Histograms showing the density of propensity score distribution in the treated and control groups before and after matching</w:t>
      </w:r>
    </w:p>
    <w:p w14:paraId="33D6171E" w14:textId="62AF675A" w:rsidR="00817C95" w:rsidRPr="00F06774" w:rsidRDefault="00817C95" w:rsidP="00817C95"/>
    <w:p w14:paraId="7E1CE38C" w14:textId="35527BBA" w:rsidR="00817C95" w:rsidRPr="00F06774" w:rsidRDefault="00817C95" w:rsidP="00817C95"/>
    <w:p w14:paraId="386170CD" w14:textId="49082B59" w:rsidR="00817C95" w:rsidRPr="00F06774" w:rsidRDefault="00817C95" w:rsidP="00817C95">
      <w:pPr>
        <w:rPr>
          <w:u w:val="single"/>
        </w:rPr>
      </w:pPr>
      <w:r w:rsidRPr="00F06774">
        <w:rPr>
          <w:u w:val="single"/>
        </w:rPr>
        <w:t>Supplementary References</w:t>
      </w:r>
    </w:p>
    <w:p w14:paraId="5973D610" w14:textId="77777777" w:rsidR="00817C95" w:rsidRPr="00F06774" w:rsidRDefault="00817C95" w:rsidP="00817C95">
      <w:pPr>
        <w:rPr>
          <w:u w:val="single"/>
        </w:rPr>
      </w:pPr>
    </w:p>
    <w:p w14:paraId="338FED5C" w14:textId="1061404B" w:rsidR="00817C95" w:rsidRPr="00F06774" w:rsidRDefault="00817C95" w:rsidP="00817C95">
      <w:pPr>
        <w:widowControl w:val="0"/>
        <w:autoSpaceDE w:val="0"/>
        <w:autoSpaceDN w:val="0"/>
        <w:adjustRightInd w:val="0"/>
        <w:ind w:left="640" w:hanging="640"/>
        <w:rPr>
          <w:noProof/>
        </w:rPr>
      </w:pPr>
      <w:r w:rsidRPr="00F06774">
        <w:fldChar w:fldCharType="begin" w:fldLock="1"/>
      </w:r>
      <w:r w:rsidRPr="00F06774">
        <w:instrText xml:space="preserve">ADDIN Mendeley Bibliography CSL_BIBLIOGRAPHY </w:instrText>
      </w:r>
      <w:r w:rsidRPr="00F06774">
        <w:fldChar w:fldCharType="separate"/>
      </w:r>
      <w:r w:rsidRPr="00F06774">
        <w:rPr>
          <w:noProof/>
        </w:rPr>
        <w:t xml:space="preserve">1. </w:t>
      </w:r>
      <w:r w:rsidRPr="00F06774">
        <w:rPr>
          <w:noProof/>
        </w:rPr>
        <w:tab/>
        <w:t>Ho DE, King G, Stuart EA, Imai K: MatchIt</w:t>
      </w:r>
      <w:r w:rsidR="00F27C86">
        <w:rPr>
          <w:noProof/>
        </w:rPr>
        <w:t>.</w:t>
      </w:r>
      <w:r w:rsidRPr="00F06774">
        <w:rPr>
          <w:noProof/>
        </w:rPr>
        <w:t xml:space="preserve"> Nonparametric Preprocessing for. J Stat Softw [Internet] 2011; 42:1–28. Available from: http://www.jstatsoft.org/v42/i08/paper</w:t>
      </w:r>
    </w:p>
    <w:p w14:paraId="3391A555" w14:textId="67C2CA23" w:rsidR="00817C95" w:rsidRPr="00F06774" w:rsidRDefault="00817C95" w:rsidP="00817C95">
      <w:pPr>
        <w:widowControl w:val="0"/>
        <w:autoSpaceDE w:val="0"/>
        <w:autoSpaceDN w:val="0"/>
        <w:adjustRightInd w:val="0"/>
        <w:ind w:left="640" w:hanging="640"/>
        <w:rPr>
          <w:noProof/>
        </w:rPr>
      </w:pPr>
      <w:r w:rsidRPr="00F06774">
        <w:rPr>
          <w:noProof/>
        </w:rPr>
        <w:t xml:space="preserve">2. </w:t>
      </w:r>
      <w:r w:rsidRPr="00F06774">
        <w:rPr>
          <w:noProof/>
        </w:rPr>
        <w:tab/>
        <w:t>Zhang Z, Kim HJ, Lonjon G, Zhu Y</w:t>
      </w:r>
      <w:r w:rsidR="00F27C86">
        <w:rPr>
          <w:noProof/>
        </w:rPr>
        <w:t>.</w:t>
      </w:r>
      <w:r w:rsidRPr="00F06774">
        <w:rPr>
          <w:noProof/>
        </w:rPr>
        <w:t xml:space="preserve"> Balance diagnostics after propensity score matching. Ann Transl Med 2019; 7:16–16. </w:t>
      </w:r>
    </w:p>
    <w:p w14:paraId="545ADD14" w14:textId="75808F95" w:rsidR="00817C95" w:rsidRPr="00F06774" w:rsidRDefault="00817C95" w:rsidP="00817C95">
      <w:r w:rsidRPr="00F06774">
        <w:fldChar w:fldCharType="end"/>
      </w:r>
    </w:p>
    <w:sectPr w:rsidR="00817C95" w:rsidRPr="00F06774" w:rsidSect="00B9273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E6E"/>
    <w:rsid w:val="0000023B"/>
    <w:rsid w:val="00010E53"/>
    <w:rsid w:val="00023B7E"/>
    <w:rsid w:val="00025D6E"/>
    <w:rsid w:val="000813E6"/>
    <w:rsid w:val="00083241"/>
    <w:rsid w:val="00083A86"/>
    <w:rsid w:val="00085428"/>
    <w:rsid w:val="00085DE6"/>
    <w:rsid w:val="000A11C7"/>
    <w:rsid w:val="000A3DBC"/>
    <w:rsid w:val="000A7C08"/>
    <w:rsid w:val="000D0138"/>
    <w:rsid w:val="000D20FC"/>
    <w:rsid w:val="000D228E"/>
    <w:rsid w:val="000F7804"/>
    <w:rsid w:val="001015CF"/>
    <w:rsid w:val="00104F1C"/>
    <w:rsid w:val="00112F50"/>
    <w:rsid w:val="00115371"/>
    <w:rsid w:val="00121783"/>
    <w:rsid w:val="00126A8E"/>
    <w:rsid w:val="00130211"/>
    <w:rsid w:val="0014127F"/>
    <w:rsid w:val="00142095"/>
    <w:rsid w:val="00142F41"/>
    <w:rsid w:val="00144318"/>
    <w:rsid w:val="001453AD"/>
    <w:rsid w:val="0015731F"/>
    <w:rsid w:val="00196349"/>
    <w:rsid w:val="001A3FB9"/>
    <w:rsid w:val="001A4023"/>
    <w:rsid w:val="001B03E9"/>
    <w:rsid w:val="001B4C4D"/>
    <w:rsid w:val="001C67E9"/>
    <w:rsid w:val="001E39D8"/>
    <w:rsid w:val="00207489"/>
    <w:rsid w:val="00223E6E"/>
    <w:rsid w:val="00241C25"/>
    <w:rsid w:val="00251985"/>
    <w:rsid w:val="002554BB"/>
    <w:rsid w:val="002A2F85"/>
    <w:rsid w:val="002B4D53"/>
    <w:rsid w:val="002B5C82"/>
    <w:rsid w:val="002B751F"/>
    <w:rsid w:val="002C71B1"/>
    <w:rsid w:val="002E3C28"/>
    <w:rsid w:val="002E433F"/>
    <w:rsid w:val="002F01B8"/>
    <w:rsid w:val="00300653"/>
    <w:rsid w:val="003314EF"/>
    <w:rsid w:val="0033780D"/>
    <w:rsid w:val="00340F86"/>
    <w:rsid w:val="00341FF9"/>
    <w:rsid w:val="00356136"/>
    <w:rsid w:val="0036124D"/>
    <w:rsid w:val="00371CCF"/>
    <w:rsid w:val="00375123"/>
    <w:rsid w:val="003773EA"/>
    <w:rsid w:val="003A7F3D"/>
    <w:rsid w:val="003C4058"/>
    <w:rsid w:val="003C5A15"/>
    <w:rsid w:val="003C78F7"/>
    <w:rsid w:val="003D2F14"/>
    <w:rsid w:val="003E2D22"/>
    <w:rsid w:val="003F580D"/>
    <w:rsid w:val="00403646"/>
    <w:rsid w:val="00416F0D"/>
    <w:rsid w:val="00485728"/>
    <w:rsid w:val="0049564D"/>
    <w:rsid w:val="004A40C2"/>
    <w:rsid w:val="005230D2"/>
    <w:rsid w:val="00532C41"/>
    <w:rsid w:val="00535A85"/>
    <w:rsid w:val="00536F2E"/>
    <w:rsid w:val="00544637"/>
    <w:rsid w:val="005657DE"/>
    <w:rsid w:val="005766E4"/>
    <w:rsid w:val="00592523"/>
    <w:rsid w:val="005A5C66"/>
    <w:rsid w:val="005C2314"/>
    <w:rsid w:val="005D0C49"/>
    <w:rsid w:val="005E5657"/>
    <w:rsid w:val="0060377A"/>
    <w:rsid w:val="00611EA9"/>
    <w:rsid w:val="00615D3E"/>
    <w:rsid w:val="006213A2"/>
    <w:rsid w:val="00624DD5"/>
    <w:rsid w:val="00635630"/>
    <w:rsid w:val="00647E24"/>
    <w:rsid w:val="00653FBD"/>
    <w:rsid w:val="006600DA"/>
    <w:rsid w:val="00671595"/>
    <w:rsid w:val="0067730E"/>
    <w:rsid w:val="006A3504"/>
    <w:rsid w:val="006B3C68"/>
    <w:rsid w:val="006D199E"/>
    <w:rsid w:val="006F02C6"/>
    <w:rsid w:val="00712AC5"/>
    <w:rsid w:val="00721221"/>
    <w:rsid w:val="007218C0"/>
    <w:rsid w:val="007256CE"/>
    <w:rsid w:val="0074612C"/>
    <w:rsid w:val="00751002"/>
    <w:rsid w:val="00757DC8"/>
    <w:rsid w:val="007712D2"/>
    <w:rsid w:val="007732FB"/>
    <w:rsid w:val="007D68AD"/>
    <w:rsid w:val="007D774A"/>
    <w:rsid w:val="007F0627"/>
    <w:rsid w:val="008027D2"/>
    <w:rsid w:val="00804DED"/>
    <w:rsid w:val="00813E02"/>
    <w:rsid w:val="00817C95"/>
    <w:rsid w:val="0083604B"/>
    <w:rsid w:val="0084648C"/>
    <w:rsid w:val="0084691D"/>
    <w:rsid w:val="00856C86"/>
    <w:rsid w:val="008668FD"/>
    <w:rsid w:val="00884994"/>
    <w:rsid w:val="00887A73"/>
    <w:rsid w:val="0089056D"/>
    <w:rsid w:val="00890738"/>
    <w:rsid w:val="008A731E"/>
    <w:rsid w:val="00906440"/>
    <w:rsid w:val="00946EA9"/>
    <w:rsid w:val="00956930"/>
    <w:rsid w:val="009863EF"/>
    <w:rsid w:val="009910F8"/>
    <w:rsid w:val="00995735"/>
    <w:rsid w:val="009A09C1"/>
    <w:rsid w:val="009D3E22"/>
    <w:rsid w:val="009F2772"/>
    <w:rsid w:val="009F60DE"/>
    <w:rsid w:val="00A2085C"/>
    <w:rsid w:val="00A27A22"/>
    <w:rsid w:val="00A30EAD"/>
    <w:rsid w:val="00A377E5"/>
    <w:rsid w:val="00A654EC"/>
    <w:rsid w:val="00A75D88"/>
    <w:rsid w:val="00A83472"/>
    <w:rsid w:val="00AB7B5C"/>
    <w:rsid w:val="00AC3DB2"/>
    <w:rsid w:val="00AD1DA8"/>
    <w:rsid w:val="00AD6B01"/>
    <w:rsid w:val="00AD7794"/>
    <w:rsid w:val="00AF1694"/>
    <w:rsid w:val="00B12998"/>
    <w:rsid w:val="00B26482"/>
    <w:rsid w:val="00B30875"/>
    <w:rsid w:val="00B30FEC"/>
    <w:rsid w:val="00B76007"/>
    <w:rsid w:val="00B76FC5"/>
    <w:rsid w:val="00B85D4E"/>
    <w:rsid w:val="00B9273D"/>
    <w:rsid w:val="00BA16EA"/>
    <w:rsid w:val="00BB1D5E"/>
    <w:rsid w:val="00BB63F6"/>
    <w:rsid w:val="00BC4C1E"/>
    <w:rsid w:val="00BD726C"/>
    <w:rsid w:val="00BE6BD9"/>
    <w:rsid w:val="00C04B96"/>
    <w:rsid w:val="00C1386C"/>
    <w:rsid w:val="00C317E0"/>
    <w:rsid w:val="00C437BD"/>
    <w:rsid w:val="00C46E5A"/>
    <w:rsid w:val="00C61354"/>
    <w:rsid w:val="00C862CA"/>
    <w:rsid w:val="00C95B73"/>
    <w:rsid w:val="00CC48C8"/>
    <w:rsid w:val="00CD08CE"/>
    <w:rsid w:val="00CD3A8A"/>
    <w:rsid w:val="00CE22D9"/>
    <w:rsid w:val="00D02B41"/>
    <w:rsid w:val="00D16902"/>
    <w:rsid w:val="00D310C2"/>
    <w:rsid w:val="00D33821"/>
    <w:rsid w:val="00D430FF"/>
    <w:rsid w:val="00D97B16"/>
    <w:rsid w:val="00DA3653"/>
    <w:rsid w:val="00DB2895"/>
    <w:rsid w:val="00DF207F"/>
    <w:rsid w:val="00E010CA"/>
    <w:rsid w:val="00E02449"/>
    <w:rsid w:val="00E140D6"/>
    <w:rsid w:val="00E26737"/>
    <w:rsid w:val="00E44775"/>
    <w:rsid w:val="00E83A68"/>
    <w:rsid w:val="00E84264"/>
    <w:rsid w:val="00E968C4"/>
    <w:rsid w:val="00EA1985"/>
    <w:rsid w:val="00EC2C20"/>
    <w:rsid w:val="00ED4538"/>
    <w:rsid w:val="00F06774"/>
    <w:rsid w:val="00F13B16"/>
    <w:rsid w:val="00F17935"/>
    <w:rsid w:val="00F27C86"/>
    <w:rsid w:val="00F4638B"/>
    <w:rsid w:val="00F61F7F"/>
    <w:rsid w:val="00F63340"/>
    <w:rsid w:val="00F71F0A"/>
    <w:rsid w:val="00F86B83"/>
    <w:rsid w:val="00F939FA"/>
    <w:rsid w:val="00FA371D"/>
    <w:rsid w:val="00FA7AB3"/>
    <w:rsid w:val="00FB3D88"/>
    <w:rsid w:val="00FC5024"/>
    <w:rsid w:val="00FD04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A1F"/>
  <w14:defaultImageDpi w14:val="32767"/>
  <w15:chartTrackingRefBased/>
  <w15:docId w15:val="{E2EFBC9E-EF1A-A74B-9EA9-8F1D087DA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17C9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66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38F72-4A47-C14E-A0F0-EC4A9EEEC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876</Words>
  <Characters>499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hu, Baldeep</dc:creator>
  <cp:keywords/>
  <dc:description/>
  <cp:lastModifiedBy>Sidhu, Baldeep</cp:lastModifiedBy>
  <cp:revision>7</cp:revision>
  <dcterms:created xsi:type="dcterms:W3CDTF">2021-04-12T13:36:00Z</dcterms:created>
  <dcterms:modified xsi:type="dcterms:W3CDTF">2021-04-1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eart-rhythm</vt:lpwstr>
  </property>
  <property fmtid="{D5CDD505-2E9C-101B-9397-08002B2CF9AE}" pid="15" name="Mendeley Recent Style Name 6_1">
    <vt:lpwstr>Heart Rhythm</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3e223af-86ca-3d23-8834-d9d035825f73</vt:lpwstr>
  </property>
  <property fmtid="{D5CDD505-2E9C-101B-9397-08002B2CF9AE}" pid="24" name="Mendeley Citation Style_1">
    <vt:lpwstr>http://www.zotero.org/styles/heart-rhythm</vt:lpwstr>
  </property>
</Properties>
</file>